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8B5D77" w14:textId="77777777" w:rsidR="00201F8E" w:rsidRPr="00422E07" w:rsidRDefault="00201F8E" w:rsidP="00201F8E">
      <w:pPr>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9157A1">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9157A1">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9157A1">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9157A1">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9157A1">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9157A1">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9157A1">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9157A1">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9157A1">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w:t>
      </w:r>
      <w:proofErr w:type="spellStart"/>
      <w:proofErr w:type="gramStart"/>
      <w:r>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88C65B5"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9768CE" w:rsidRDefault="009768CE"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" fillcolor="white [3201]" strokecolor="white [3212]" strokeweight="2pt">
                <v:textbox>
                  <w:txbxContent>
                    <w:p w14:paraId="0A40E3ED" w14:textId="77777777" w:rsidR="009768CE" w:rsidRDefault="009768CE"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9768CE" w:rsidRDefault="009768CE"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" fillcolor="white [3201]" strokecolor="white [3212]" strokeweight="2pt">
                <v:textbox>
                  <w:txbxContent>
                    <w:p w14:paraId="77511870" w14:textId="77777777" w:rsidR="009768CE" w:rsidRDefault="009768CE"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8B0328D"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F4C0AEE"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4F3F2A2"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C167E1B"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E351D4C"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902E03B"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19C2F72"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7241B1A"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5C0C1582"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C7B9DF4"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14BBD5F"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E8242BE"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B625EB5"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9298109"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E2862C8"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5645555"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8093D78"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05C55069"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C7A3805"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5DEDA67D"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B6D3378"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8FD8C86"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5B23CA0"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602B4D27"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9768CE" w:rsidRDefault="009768CE"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" fillcolor="white [3201]" strokecolor="#f79646 [3209]" strokeweight="2pt">
                <v:textbox>
                  <w:txbxContent>
                    <w:p w14:paraId="572E2FE6" w14:textId="77777777" w:rsidR="009768CE" w:rsidRDefault="009768CE"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9768CE" w:rsidRDefault="009768CE"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" fillcolor="white [3201]" strokecolor="#f79646 [3209]" strokeweight="2pt">
                <v:textbox>
                  <w:txbxContent>
                    <w:p w14:paraId="21FCDDB0" w14:textId="77777777" w:rsidR="009768CE" w:rsidRDefault="009768CE"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9768CE" w:rsidRDefault="009768CE"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" fillcolor="white [3201]" strokecolor="#f79646 [3209]" strokeweight="2pt">
                <v:textbox>
                  <w:txbxContent>
                    <w:p w14:paraId="09EC7C7D" w14:textId="77777777" w:rsidR="009768CE" w:rsidRDefault="009768CE"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9768CE" w:rsidRDefault="009768CE"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" fillcolor="white [3201]" strokecolor="#f79646 [3209]" strokeweight="2pt">
                <v:textbox>
                  <w:txbxContent>
                    <w:p w14:paraId="08211161" w14:textId="77777777" w:rsidR="009768CE" w:rsidRDefault="009768CE"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9768CE" w:rsidRDefault="009768CE"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" fillcolor="white [3201]" strokecolor="#f79646 [3209]" strokeweight="2pt">
                <v:textbox>
                  <w:txbxContent>
                    <w:p w14:paraId="79F11DB8" w14:textId="77777777" w:rsidR="009768CE" w:rsidRDefault="009768CE"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9768CE" w:rsidRDefault="009768CE"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" fillcolor="white [3201]" strokecolor="#f79646 [3209]" strokeweight="2pt">
                <v:textbox>
                  <w:txbxContent>
                    <w:p w14:paraId="5F546CC4" w14:textId="77777777" w:rsidR="009768CE" w:rsidRDefault="009768CE"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9768CE" w:rsidRDefault="009768CE"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" fillcolor="white [3201]" strokecolor="#f79646 [3209]" strokeweight="2pt">
                <v:textbox>
                  <w:txbxContent>
                    <w:p w14:paraId="7EA39B61" w14:textId="77777777" w:rsidR="009768CE" w:rsidRDefault="009768CE"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9768CE" w:rsidRDefault="009768CE"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" fillcolor="white [3201]" strokecolor="#f79646 [3209]" strokeweight="2pt">
                <v:textbox>
                  <w:txbxContent>
                    <w:p w14:paraId="68BF888E" w14:textId="77777777" w:rsidR="009768CE" w:rsidRDefault="009768CE"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9768CE" w:rsidRDefault="009768CE"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" fillcolor="white [3201]" strokecolor="#f79646 [3209]" strokeweight="2pt">
                <v:textbox>
                  <w:txbxContent>
                    <w:p w14:paraId="286BE728" w14:textId="77777777" w:rsidR="009768CE" w:rsidRDefault="009768CE"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1B0B16A"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847CD8F"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w:t>
      </w:r>
      <w:proofErr w:type="spellStart"/>
      <w:r w:rsidR="00A84E93">
        <w:rPr>
          <w:rFonts w:ascii="Times New Roman" w:hAnsi="Times New Roman" w:cs="Times New Roman"/>
          <w:sz w:val="24"/>
          <w:szCs w:val="24"/>
        </w:rPr>
        <w:t>Github</w:t>
      </w:r>
      <w:proofErr w:type="spellEnd"/>
      <w:r w:rsidR="00A84E93">
        <w:rPr>
          <w:rFonts w:ascii="Times New Roman" w:hAnsi="Times New Roman" w:cs="Times New Roman"/>
          <w:sz w:val="24"/>
          <w:szCs w:val="24"/>
        </w:rPr>
        <w:t xml:space="preserve">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DA2058" w:rsidRPr="00422E07" w14:paraId="734189AB" w14:textId="77777777" w:rsidTr="007A4B0A">
        <w:tc>
          <w:tcPr>
            <w:tcW w:w="3005" w:type="dxa"/>
          </w:tcPr>
          <w:p w14:paraId="292ACE9C" w14:textId="77777777" w:rsidR="00DA2058" w:rsidRPr="00422E07" w:rsidRDefault="00DA2058" w:rsidP="007A4B0A">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6A44FA41" w14:textId="77777777" w:rsidR="00DA2058" w:rsidRPr="00422E07" w:rsidRDefault="00DA2058" w:rsidP="007A4B0A">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DA2058" w:rsidRPr="00422E07" w14:paraId="15A1A20F" w14:textId="77777777" w:rsidTr="007A4B0A">
        <w:tc>
          <w:tcPr>
            <w:tcW w:w="3005" w:type="dxa"/>
          </w:tcPr>
          <w:p w14:paraId="344B6134"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4ADCD9F0"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DA2058" w:rsidRPr="00422E07" w14:paraId="090356FE" w14:textId="77777777" w:rsidTr="007A4B0A">
        <w:tc>
          <w:tcPr>
            <w:tcW w:w="3005" w:type="dxa"/>
          </w:tcPr>
          <w:p w14:paraId="74D2D311"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56F8272A"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DA2058" w:rsidRPr="00422E07" w14:paraId="79D926BD" w14:textId="77777777" w:rsidTr="007A4B0A">
        <w:tc>
          <w:tcPr>
            <w:tcW w:w="3005" w:type="dxa"/>
          </w:tcPr>
          <w:p w14:paraId="602D14DB" w14:textId="77777777" w:rsidR="00DA2058"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Buy Ticket</w:t>
            </w:r>
          </w:p>
        </w:tc>
        <w:tc>
          <w:tcPr>
            <w:tcW w:w="5779" w:type="dxa"/>
          </w:tcPr>
          <w:p w14:paraId="3C85F372" w14:textId="77777777" w:rsidR="00DA2058"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Users can buy sports event tickets</w:t>
            </w:r>
          </w:p>
        </w:tc>
      </w:tr>
      <w:tr w:rsidR="00DA2058" w:rsidRPr="00422E07" w14:paraId="02AF18C6" w14:textId="77777777" w:rsidTr="007A4B0A">
        <w:tc>
          <w:tcPr>
            <w:tcW w:w="3005" w:type="dxa"/>
          </w:tcPr>
          <w:p w14:paraId="1AB0280F"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72FD839D"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DA2058" w:rsidRPr="00422E07" w14:paraId="674986C6" w14:textId="77777777" w:rsidTr="007A4B0A">
        <w:tc>
          <w:tcPr>
            <w:tcW w:w="3005" w:type="dxa"/>
          </w:tcPr>
          <w:p w14:paraId="1256056D"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091AE17F"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DA2058" w:rsidRPr="00422E07" w14:paraId="759574FD" w14:textId="77777777" w:rsidTr="007A4B0A">
        <w:tc>
          <w:tcPr>
            <w:tcW w:w="3005" w:type="dxa"/>
          </w:tcPr>
          <w:p w14:paraId="0AC43845"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24AF567B"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DA2058" w:rsidRPr="00422E07" w14:paraId="17E23CC6" w14:textId="77777777" w:rsidTr="007A4B0A">
        <w:tc>
          <w:tcPr>
            <w:tcW w:w="3005" w:type="dxa"/>
          </w:tcPr>
          <w:p w14:paraId="01B5F29E" w14:textId="77777777" w:rsidR="00DA2058" w:rsidRPr="00422E07" w:rsidRDefault="00DA2058" w:rsidP="007A4B0A">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3C294FAC" w14:textId="77777777" w:rsidR="00DA2058" w:rsidRPr="00422E07" w:rsidRDefault="00DA2058" w:rsidP="007A4B0A">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34E7AEA4" w14:textId="77777777" w:rsidR="00DA2058" w:rsidRDefault="00DA2058" w:rsidP="00DA2058">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act response time between the interfaces</w:t>
      </w:r>
    </w:p>
    <w:p w14:paraId="3723A84A" w14:textId="77777777" w:rsidR="00DA2058" w:rsidRPr="00CD62C9" w:rsidRDefault="00DA2058" w:rsidP="00DA2058">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etails should be maintained properly</w:t>
      </w:r>
    </w:p>
    <w:p w14:paraId="0DD163A0" w14:textId="77777777" w:rsidR="00DA2058" w:rsidRPr="009A3722" w:rsidRDefault="00DA2058" w:rsidP="00DA2058">
      <w:pPr>
        <w:pStyle w:val="ListParagraph"/>
        <w:spacing w:after="160" w:line="360" w:lineRule="auto"/>
        <w:jc w:val="both"/>
        <w:rPr>
          <w:rFonts w:ascii="Times New Roman" w:hAnsi="Times New Roman" w:cs="Times New Roman"/>
          <w:color w:val="000000" w:themeColor="text1"/>
          <w:sz w:val="24"/>
          <w:szCs w:val="24"/>
        </w:rPr>
      </w:pP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6F05B6BC" w14:textId="77777777" w:rsidR="00C848AC" w:rsidRDefault="00C848AC" w:rsidP="00C97D6C">
      <w:pPr>
        <w:spacing w:after="0" w:line="240" w:lineRule="auto"/>
        <w:jc w:val="both"/>
        <w:rPr>
          <w:rFonts w:ascii="Times New Roman" w:hAnsi="Times New Roman" w:cs="Times New Roman"/>
          <w:color w:val="000000" w:themeColor="text1"/>
          <w:sz w:val="24"/>
          <w:szCs w:val="24"/>
        </w:rPr>
      </w:pPr>
    </w:p>
    <w:p w14:paraId="26A14428" w14:textId="48731D0A" w:rsidR="00C97D6C" w:rsidRDefault="00C848AC" w:rsidP="00C97D6C">
      <w:pPr>
        <w:spacing w:after="0" w:line="240" w:lineRule="auto"/>
        <w:jc w:val="both"/>
        <w:rPr>
          <w:rFonts w:ascii="Times New Roman" w:hAnsi="Times New Roman" w:cs="Times New Roman"/>
          <w:b/>
          <w:sz w:val="24"/>
          <w:szCs w:val="24"/>
        </w:rPr>
      </w:pPr>
      <w:r w:rsidRPr="009D36ED">
        <w:rPr>
          <w:rFonts w:ascii="Times New Roman" w:hAnsi="Times New Roman" w:cs="Times New Roman"/>
          <w:color w:val="000000" w:themeColor="text1"/>
          <w:sz w:val="24"/>
          <w:szCs w:val="24"/>
        </w:rPr>
        <w:t xml:space="preserve">The Model View Controller of the project is shown by the following </w:t>
      </w:r>
      <w:r>
        <w:rPr>
          <w:rFonts w:ascii="Times New Roman" w:hAnsi="Times New Roman" w:cs="Times New Roman"/>
          <w:color w:val="000000" w:themeColor="text1"/>
          <w:sz w:val="24"/>
          <w:szCs w:val="24"/>
        </w:rPr>
        <w:t>diagram. As we know the MVC is an architecture pattern which divides any project into three interconnected parts. Model is the central most component of the system which saves data which comes view and controller</w:t>
      </w:r>
      <w:r w:rsidR="001952A1">
        <w:rPr>
          <w:rFonts w:ascii="Times New Roman" w:hAnsi="Times New Roman" w:cs="Times New Roman"/>
          <w:color w:val="000000" w:themeColor="text1"/>
          <w:sz w:val="24"/>
          <w:szCs w:val="24"/>
        </w:rPr>
        <w:t xml:space="preserve">. View generate outputs according to the model. Controller acts a middle man between the </w:t>
      </w:r>
      <w:r w:rsidR="0016506E">
        <w:rPr>
          <w:rFonts w:ascii="Times New Roman" w:hAnsi="Times New Roman" w:cs="Times New Roman"/>
          <w:color w:val="000000" w:themeColor="text1"/>
          <w:sz w:val="24"/>
          <w:szCs w:val="24"/>
        </w:rPr>
        <w:t xml:space="preserve">model and view, it </w:t>
      </w:r>
      <w:proofErr w:type="gramStart"/>
      <w:r w:rsidR="0016506E">
        <w:rPr>
          <w:rFonts w:ascii="Times New Roman" w:hAnsi="Times New Roman" w:cs="Times New Roman"/>
          <w:color w:val="000000" w:themeColor="text1"/>
          <w:sz w:val="24"/>
          <w:szCs w:val="24"/>
        </w:rPr>
        <w:t>accept</w:t>
      </w:r>
      <w:proofErr w:type="gramEnd"/>
      <w:r w:rsidR="0016506E">
        <w:rPr>
          <w:rFonts w:ascii="Times New Roman" w:hAnsi="Times New Roman" w:cs="Times New Roman"/>
          <w:color w:val="000000" w:themeColor="text1"/>
          <w:sz w:val="24"/>
          <w:szCs w:val="24"/>
        </w:rPr>
        <w:t xml:space="preserve"> command both from server side and client side.</w:t>
      </w:r>
      <w:r w:rsidR="001952A1">
        <w:rPr>
          <w:rFonts w:ascii="Times New Roman" w:hAnsi="Times New Roman" w:cs="Times New Roman"/>
          <w:color w:val="000000" w:themeColor="text1"/>
          <w:sz w:val="24"/>
          <w:szCs w:val="24"/>
        </w:rPr>
        <w:t xml:space="preserve"> </w:t>
      </w: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56DA2A30" w:rsidR="00120055" w:rsidRDefault="00120055" w:rsidP="002D0185">
      <w:pPr>
        <w:spacing w:after="0" w:line="240" w:lineRule="auto"/>
        <w:jc w:val="both"/>
        <w:rPr>
          <w:rFonts w:ascii="Times New Roman" w:hAnsi="Times New Roman" w:cs="Times New Roman"/>
          <w:sz w:val="24"/>
          <w:szCs w:val="24"/>
        </w:rPr>
      </w:pPr>
    </w:p>
    <w:p w14:paraId="0A916675" w14:textId="7153DD56" w:rsidR="009768CE" w:rsidRDefault="009768CE" w:rsidP="002D0185">
      <w:pPr>
        <w:spacing w:after="0" w:line="240" w:lineRule="auto"/>
        <w:jc w:val="both"/>
        <w:rPr>
          <w:rFonts w:ascii="Times New Roman" w:hAnsi="Times New Roman" w:cs="Times New Roman"/>
          <w:sz w:val="24"/>
          <w:szCs w:val="24"/>
        </w:rPr>
      </w:pPr>
    </w:p>
    <w:p w14:paraId="395F2E8B" w14:textId="75132A08" w:rsidR="009768CE" w:rsidRDefault="009768CE" w:rsidP="002D0185">
      <w:pPr>
        <w:spacing w:after="0" w:line="240" w:lineRule="auto"/>
        <w:jc w:val="both"/>
        <w:rPr>
          <w:rFonts w:ascii="Times New Roman" w:hAnsi="Times New Roman" w:cs="Times New Roman"/>
          <w:sz w:val="24"/>
          <w:szCs w:val="24"/>
        </w:rPr>
      </w:pPr>
    </w:p>
    <w:p w14:paraId="7B4063D6" w14:textId="6F6F6DA0" w:rsidR="009768CE" w:rsidRDefault="009768CE" w:rsidP="002D0185">
      <w:pPr>
        <w:spacing w:after="0" w:line="240" w:lineRule="auto"/>
        <w:jc w:val="both"/>
        <w:rPr>
          <w:rFonts w:ascii="Times New Roman" w:hAnsi="Times New Roman" w:cs="Times New Roman"/>
          <w:sz w:val="24"/>
          <w:szCs w:val="24"/>
        </w:rPr>
      </w:pPr>
    </w:p>
    <w:p w14:paraId="20CD8F49" w14:textId="4E3D3FC9" w:rsidR="009768CE" w:rsidRDefault="009768CE" w:rsidP="002D0185">
      <w:pPr>
        <w:spacing w:after="0" w:line="240" w:lineRule="auto"/>
        <w:jc w:val="both"/>
        <w:rPr>
          <w:rFonts w:ascii="Times New Roman" w:hAnsi="Times New Roman" w:cs="Times New Roman"/>
          <w:sz w:val="24"/>
          <w:szCs w:val="24"/>
        </w:rPr>
      </w:pPr>
    </w:p>
    <w:p w14:paraId="1EC4E7B4" w14:textId="3F8233D1" w:rsidR="009768CE" w:rsidRDefault="009768CE" w:rsidP="002D0185">
      <w:pPr>
        <w:spacing w:after="0" w:line="240" w:lineRule="auto"/>
        <w:jc w:val="both"/>
        <w:rPr>
          <w:rFonts w:ascii="Times New Roman" w:hAnsi="Times New Roman" w:cs="Times New Roman"/>
          <w:sz w:val="24"/>
          <w:szCs w:val="24"/>
        </w:rPr>
      </w:pPr>
    </w:p>
    <w:p w14:paraId="010AA4D5" w14:textId="1C97A96D" w:rsidR="009768CE" w:rsidRDefault="009768CE" w:rsidP="002D0185">
      <w:pPr>
        <w:spacing w:after="0" w:line="240" w:lineRule="auto"/>
        <w:jc w:val="both"/>
        <w:rPr>
          <w:rFonts w:ascii="Times New Roman" w:hAnsi="Times New Roman" w:cs="Times New Roman"/>
          <w:sz w:val="24"/>
          <w:szCs w:val="24"/>
        </w:rPr>
      </w:pPr>
    </w:p>
    <w:p w14:paraId="014B884D" w14:textId="77777777" w:rsidR="009768CE" w:rsidRDefault="009768CE"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1EB186D3"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sidR="009768CE">
        <w:rPr>
          <w:rFonts w:ascii="Times New Roman" w:hAnsi="Times New Roman" w:cs="Times New Roman"/>
          <w:b/>
          <w:sz w:val="24"/>
          <w:szCs w:val="24"/>
        </w:rPr>
        <w:t>:  &lt;State Diagram</w:t>
      </w:r>
      <w:r w:rsidR="003B1774">
        <w:rPr>
          <w:rFonts w:ascii="Times New Roman" w:hAnsi="Times New Roman" w:cs="Times New Roman"/>
          <w:b/>
          <w:sz w:val="24"/>
          <w:szCs w:val="24"/>
        </w:rPr>
        <w:t>&gt;</w:t>
      </w:r>
    </w:p>
    <w:p w14:paraId="1B8E07D9" w14:textId="170B3E22" w:rsidR="00EA3618" w:rsidRDefault="00EA3618" w:rsidP="00EA3618">
      <w:pPr>
        <w:pStyle w:val="ListParagraph"/>
        <w:spacing w:after="0" w:line="240" w:lineRule="auto"/>
        <w:ind w:left="360"/>
        <w:jc w:val="both"/>
        <w:rPr>
          <w:rFonts w:ascii="Times New Roman" w:hAnsi="Times New Roman" w:cs="Times New Roman"/>
          <w:b/>
          <w:sz w:val="24"/>
          <w:szCs w:val="24"/>
        </w:rPr>
      </w:pPr>
    </w:p>
    <w:p w14:paraId="255B5C9E" w14:textId="222DCC15"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1FAF926" w14:textId="77777777"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97911BC" w14:textId="5BE17D4D" w:rsidR="00923388" w:rsidRDefault="009768CE" w:rsidP="009768CE">
      <w:pPr>
        <w:pStyle w:val="ListParagraph"/>
        <w:spacing w:after="0"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90CFA8" wp14:editId="226EF8F2">
            <wp:extent cx="5667375" cy="2009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300x139.png"/>
                    <pic:cNvPicPr/>
                  </pic:nvPicPr>
                  <pic:blipFill>
                    <a:blip r:embed="rId10">
                      <a:extLst>
                        <a:ext uri="{28A0092B-C50C-407E-A947-70E740481C1C}">
                          <a14:useLocalDpi xmlns:a14="http://schemas.microsoft.com/office/drawing/2010/main" val="0"/>
                        </a:ext>
                      </a:extLst>
                    </a:blip>
                    <a:stretch>
                      <a:fillRect/>
                    </a:stretch>
                  </pic:blipFill>
                  <pic:spPr>
                    <a:xfrm>
                      <a:off x="0" y="0"/>
                      <a:ext cx="5667375" cy="2009775"/>
                    </a:xfrm>
                    <a:prstGeom prst="rect">
                      <a:avLst/>
                    </a:prstGeom>
                  </pic:spPr>
                </pic:pic>
              </a:graphicData>
            </a:graphic>
          </wp:inline>
        </w:drawing>
      </w:r>
    </w:p>
    <w:p w14:paraId="242015DD" w14:textId="77777777" w:rsidR="009768CE" w:rsidRPr="009768CE" w:rsidRDefault="009768CE" w:rsidP="009768CE">
      <w:pPr>
        <w:spacing w:after="0" w:line="240" w:lineRule="auto"/>
        <w:jc w:val="both"/>
        <w:rPr>
          <w:rFonts w:ascii="Times New Roman" w:hAnsi="Times New Roman" w:cs="Times New Roman"/>
          <w:b/>
          <w:sz w:val="24"/>
          <w:szCs w:val="24"/>
        </w:rPr>
      </w:pPr>
    </w:p>
    <w:p w14:paraId="14AA5156" w14:textId="29431E06" w:rsidR="00923388" w:rsidRDefault="009768CE" w:rsidP="00DA20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 simple state diagram is mentioned here to describe the dynamic behavior of this website. When an external user </w:t>
      </w:r>
      <w:r w:rsidR="00B70A8D">
        <w:rPr>
          <w:rFonts w:ascii="Times New Roman" w:hAnsi="Times New Roman" w:cs="Times New Roman"/>
          <w:sz w:val="24"/>
          <w:szCs w:val="24"/>
        </w:rPr>
        <w:t>tries</w:t>
      </w:r>
      <w:r>
        <w:rPr>
          <w:rFonts w:ascii="Times New Roman" w:hAnsi="Times New Roman" w:cs="Times New Roman"/>
          <w:sz w:val="24"/>
          <w:szCs w:val="24"/>
        </w:rPr>
        <w:t xml:space="preserve"> to login into this system it will validate the users by comparing it with the existing user list via database. If someone put wrong credential it can send a recovery password link to the email if the email is valid. In other case when user comes as external stimuli for the registration, the system check for the valid username and password if </w:t>
      </w:r>
      <w:r w:rsidR="00C848AC">
        <w:rPr>
          <w:rFonts w:ascii="Times New Roman" w:hAnsi="Times New Roman" w:cs="Times New Roman"/>
          <w:sz w:val="24"/>
          <w:szCs w:val="24"/>
        </w:rPr>
        <w:t>both</w:t>
      </w:r>
      <w:r>
        <w:rPr>
          <w:rFonts w:ascii="Times New Roman" w:hAnsi="Times New Roman" w:cs="Times New Roman"/>
          <w:sz w:val="24"/>
          <w:szCs w:val="24"/>
        </w:rPr>
        <w:t xml:space="preserve"> fulfill the criteria then the system </w:t>
      </w:r>
      <w:r w:rsidR="00B70A8D">
        <w:rPr>
          <w:rFonts w:ascii="Times New Roman" w:hAnsi="Times New Roman" w:cs="Times New Roman"/>
          <w:sz w:val="24"/>
          <w:szCs w:val="24"/>
        </w:rPr>
        <w:t>updates</w:t>
      </w:r>
      <w:r>
        <w:rPr>
          <w:rFonts w:ascii="Times New Roman" w:hAnsi="Times New Roman" w:cs="Times New Roman"/>
          <w:sz w:val="24"/>
          <w:szCs w:val="24"/>
        </w:rPr>
        <w:t xml:space="preserve"> the database list with the username and password.</w:t>
      </w:r>
    </w:p>
    <w:p w14:paraId="07EFA077" w14:textId="77777777" w:rsidR="00DA2058" w:rsidRDefault="00DA2058" w:rsidP="00DA205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Pr>
          <w:rFonts w:ascii="Times New Roman" w:hAnsi="Times New Roman" w:cs="Times New Roman"/>
          <w:b/>
          <w:sz w:val="24"/>
          <w:szCs w:val="24"/>
        </w:rPr>
        <w:t>:  UML Diagram</w:t>
      </w:r>
    </w:p>
    <w:p w14:paraId="0EEBA470" w14:textId="77777777" w:rsidR="00DA2058" w:rsidRDefault="00DA2058" w:rsidP="00DA2058">
      <w:pPr>
        <w:spacing w:after="0" w:line="240" w:lineRule="auto"/>
        <w:jc w:val="both"/>
        <w:rPr>
          <w:rFonts w:ascii="Times New Roman" w:hAnsi="Times New Roman" w:cs="Times New Roman"/>
          <w:sz w:val="24"/>
          <w:szCs w:val="24"/>
        </w:rPr>
      </w:pPr>
    </w:p>
    <w:p w14:paraId="011020CD" w14:textId="77777777" w:rsidR="00DA2058" w:rsidRDefault="00DA2058" w:rsidP="00DA2058">
      <w:pPr>
        <w:spacing w:after="0" w:line="240" w:lineRule="auto"/>
        <w:jc w:val="both"/>
        <w:rPr>
          <w:rFonts w:ascii="Times New Roman" w:hAnsi="Times New Roman" w:cs="Times New Roman"/>
          <w:sz w:val="24"/>
          <w:szCs w:val="24"/>
        </w:rPr>
      </w:pPr>
    </w:p>
    <w:p w14:paraId="62C71038" w14:textId="77777777" w:rsidR="00DA2058" w:rsidRDefault="00DA2058" w:rsidP="00DA2058">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C61395" wp14:editId="0EE9F4E7">
            <wp:extent cx="5534025" cy="4029075"/>
            <wp:effectExtent l="0" t="0" r="9525" b="9525"/>
            <wp:docPr id="43" name="Picture 43" descr="C:\Users\s288262\Downloads\Untitled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288262\Downloads\Untitled Diagra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4025" cy="4029075"/>
                    </a:xfrm>
                    <a:prstGeom prst="rect">
                      <a:avLst/>
                    </a:prstGeom>
                    <a:noFill/>
                    <a:ln>
                      <a:noFill/>
                    </a:ln>
                  </pic:spPr>
                </pic:pic>
              </a:graphicData>
            </a:graphic>
          </wp:inline>
        </w:drawing>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4" w:name="_Toc491089095"/>
      <w:r w:rsidRPr="007A3948">
        <w:t>Test Plan</w:t>
      </w:r>
      <w:bookmarkEnd w:id="14"/>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w:t>
      </w:r>
      <w:proofErr w:type="gramStart"/>
      <w:r w:rsidR="008814E5">
        <w:rPr>
          <w:rFonts w:ascii="Times New Roman" w:hAnsi="Times New Roman" w:cs="Times New Roman"/>
          <w:sz w:val="24"/>
          <w:szCs w:val="24"/>
        </w:rPr>
        <w:t>case</w:t>
      </w:r>
      <w:proofErr w:type="gramEnd"/>
      <w:r w:rsidR="008814E5">
        <w:rPr>
          <w:rFonts w:ascii="Times New Roman" w:hAnsi="Times New Roman" w:cs="Times New Roman"/>
          <w:sz w:val="24"/>
          <w:szCs w:val="24"/>
        </w:rPr>
        <w:t xml:space="preserve"> there will at least two cases will be written one for pass </w:t>
      </w:r>
      <w:r w:rsidR="00C66961">
        <w:rPr>
          <w:rFonts w:ascii="Times New Roman" w:hAnsi="Times New Roman" w:cs="Times New Roman"/>
          <w:sz w:val="24"/>
          <w:szCs w:val="24"/>
        </w:rPr>
        <w:t xml:space="preserve">scenario and one for fail scenario. Development IDE (visual studio) and internet browser will be used for use case testing. For unit testing </w:t>
      </w:r>
      <w:proofErr w:type="gramStart"/>
      <w:r w:rsidR="00C66961">
        <w:rPr>
          <w:rFonts w:ascii="Times New Roman" w:hAnsi="Times New Roman" w:cs="Times New Roman"/>
          <w:sz w:val="24"/>
          <w:szCs w:val="24"/>
        </w:rPr>
        <w:t>test</w:t>
      </w:r>
      <w:proofErr w:type="gramEnd"/>
      <w:r w:rsidR="00C66961">
        <w:rPr>
          <w:rFonts w:ascii="Times New Roman" w:hAnsi="Times New Roman" w:cs="Times New Roman"/>
          <w:sz w:val="24"/>
          <w:szCs w:val="24"/>
        </w:rPr>
        <w:t xml:space="preserve">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lastRenderedPageBreak/>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5" w:name="_Toc491089096"/>
      <w:r w:rsidRPr="00AA2C90">
        <w:t>Release Plan</w:t>
      </w:r>
      <w:bookmarkEnd w:id="15"/>
    </w:p>
    <w:p w14:paraId="0EB1CB28" w14:textId="12D6D225"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w:t>
      </w:r>
      <w:r w:rsidR="00133DF0">
        <w:rPr>
          <w:rFonts w:ascii="Times New Roman" w:hAnsi="Times New Roman" w:cs="Times New Roman"/>
          <w:sz w:val="24"/>
          <w:szCs w:val="24"/>
        </w:rPr>
        <w:t xml:space="preserve">have plan this website </w:t>
      </w:r>
      <w:proofErr w:type="gramStart"/>
      <w:r w:rsidR="00133DF0">
        <w:rPr>
          <w:rFonts w:ascii="Times New Roman" w:hAnsi="Times New Roman" w:cs="Times New Roman"/>
          <w:sz w:val="24"/>
          <w:szCs w:val="24"/>
        </w:rPr>
        <w:t xml:space="preserve">in order </w:t>
      </w:r>
      <w:r w:rsidRPr="008C48A5">
        <w:rPr>
          <w:rFonts w:ascii="Times New Roman" w:hAnsi="Times New Roman" w:cs="Times New Roman"/>
          <w:sz w:val="24"/>
          <w:szCs w:val="24"/>
        </w:rPr>
        <w:t>to</w:t>
      </w:r>
      <w:proofErr w:type="gramEnd"/>
      <w:r w:rsidRPr="008C48A5">
        <w:rPr>
          <w:rFonts w:ascii="Times New Roman" w:hAnsi="Times New Roman" w:cs="Times New Roman"/>
          <w:sz w:val="24"/>
          <w:szCs w:val="24"/>
        </w:rPr>
        <w:t xml:space="preserve">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6" w:name="_Toc491089097"/>
      <w:r w:rsidRPr="000A1EC5">
        <w:lastRenderedPageBreak/>
        <w:t>Completed and Remaining Tasks</w:t>
      </w:r>
      <w:bookmarkEnd w:id="16"/>
    </w:p>
    <w:p w14:paraId="25A7D6C5" w14:textId="5E2D0634" w:rsidR="00622B18" w:rsidRDefault="00622B18" w:rsidP="00622B18">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Final version</w:t>
            </w:r>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53C5FB9D" w14:textId="77777777" w:rsidR="00C92400" w:rsidRDefault="00C92400" w:rsidP="00C92400">
      <w:pPr>
        <w:pStyle w:val="ListParagraph"/>
        <w:numPr>
          <w:ilvl w:val="0"/>
          <w:numId w:val="16"/>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54A53500" w14:textId="77777777" w:rsidR="0014064D" w:rsidRDefault="0014064D" w:rsidP="0014064D">
      <w:pPr>
        <w:shd w:val="clear" w:color="auto" w:fill="FFFFFF"/>
        <w:spacing w:after="0" w:line="240" w:lineRule="auto"/>
        <w:rPr>
          <w:rFonts w:ascii="Times New Roman" w:hAnsi="Times New Roman" w:cs="Times New Roman"/>
          <w:sz w:val="24"/>
          <w:szCs w:val="24"/>
        </w:rPr>
      </w:pPr>
    </w:p>
    <w:p w14:paraId="57CCBBF0" w14:textId="5B047263" w:rsidR="00C92400" w:rsidRPr="0014064D" w:rsidRDefault="00C92400" w:rsidP="0014064D">
      <w:pPr>
        <w:shd w:val="clear" w:color="auto" w:fill="FFFFFF"/>
        <w:spacing w:after="0" w:line="240" w:lineRule="auto"/>
        <w:rPr>
          <w:rFonts w:ascii="Helvetica" w:eastAsia="Times New Roman" w:hAnsi="Helvetica"/>
          <w:color w:val="3A3A3A"/>
          <w:sz w:val="23"/>
          <w:szCs w:val="23"/>
        </w:rPr>
      </w:pPr>
      <w:r w:rsidRPr="0014064D">
        <w:rPr>
          <w:rFonts w:ascii="Helvetica" w:eastAsia="Times New Roman" w:hAnsi="Helvetica"/>
          <w:color w:val="3A3A3A"/>
          <w:sz w:val="23"/>
          <w:szCs w:val="23"/>
        </w:rPr>
        <w:t>Horton, P. (2015). The Governance of Sport in Australia: Centralization, Politics and Public Diplomacy, 1860–2000. </w:t>
      </w:r>
      <w:r w:rsidRPr="0014064D">
        <w:rPr>
          <w:rFonts w:ascii="Helvetica" w:eastAsia="Times New Roman" w:hAnsi="Helvetica"/>
          <w:i/>
          <w:iCs/>
          <w:color w:val="3A3A3A"/>
          <w:sz w:val="23"/>
          <w:szCs w:val="23"/>
        </w:rPr>
        <w:t>The International Journal of the History of Sport,</w:t>
      </w:r>
      <w:r w:rsidRPr="0014064D">
        <w:rPr>
          <w:rFonts w:ascii="Helvetica" w:eastAsia="Times New Roman" w:hAnsi="Helvetica"/>
          <w:color w:val="3A3A3A"/>
          <w:sz w:val="23"/>
          <w:szCs w:val="23"/>
        </w:rPr>
        <w:t> 1-24.</w:t>
      </w:r>
    </w:p>
    <w:p w14:paraId="5EC1613F" w14:textId="24CD951B" w:rsidR="00C92400" w:rsidRDefault="00C92400" w:rsidP="00FA628F">
      <w:pPr>
        <w:spacing w:after="180" w:line="240" w:lineRule="auto"/>
        <w:rPr>
          <w:rFonts w:ascii="Times New Roman" w:hAnsi="Times New Roman" w:cs="Times New Roman"/>
          <w:sz w:val="24"/>
          <w:szCs w:val="24"/>
        </w:rPr>
        <w:sectPr w:rsidR="00C92400" w:rsidSect="000048F6">
          <w:headerReference w:type="default" r:id="rId13"/>
          <w:footerReference w:type="default" r:id="rId14"/>
          <w:pgSz w:w="11907" w:h="16840" w:code="9"/>
          <w:pgMar w:top="1134" w:right="1134" w:bottom="1134" w:left="1134" w:header="720" w:footer="720" w:gutter="0"/>
          <w:cols w:space="720"/>
          <w:docGrid w:linePitch="360"/>
        </w:sectPr>
      </w:pPr>
      <w:r>
        <w:rPr>
          <w:rFonts w:ascii="Helvetica" w:hAnsi="Helvetica"/>
          <w:color w:val="3A3A3A"/>
          <w:sz w:val="23"/>
          <w:szCs w:val="23"/>
          <w:shd w:val="clear" w:color="auto" w:fill="FFFFFF"/>
        </w:rPr>
        <w:t>Rowe, D. (2016). Cultural citizenship, media and sport in contemporary Australia. </w:t>
      </w:r>
      <w:r>
        <w:rPr>
          <w:rFonts w:ascii="Helvetica" w:hAnsi="Helvetica"/>
          <w:i/>
          <w:iCs/>
          <w:color w:val="3A3A3A"/>
          <w:sz w:val="23"/>
          <w:szCs w:val="23"/>
          <w:shd w:val="clear" w:color="auto" w:fill="FFFFFF"/>
        </w:rPr>
        <w:t>International Review for the Sociology of Sport,</w:t>
      </w:r>
      <w:r>
        <w:rPr>
          <w:rFonts w:ascii="Helvetica" w:hAnsi="Helvetica"/>
          <w:color w:val="3A3A3A"/>
          <w:sz w:val="23"/>
          <w:szCs w:val="23"/>
          <w:shd w:val="clear" w:color="auto" w:fill="FFFFFF"/>
        </w:rPr>
        <w:t> International Review for the Sociology of Sport, 04/22/2016</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bookmarkStart w:id="17" w:name="_GoBack"/>
      <w:bookmarkEnd w:id="17"/>
    </w:p>
    <w:sectPr w:rsidR="000A1EC5" w:rsidRPr="00916811" w:rsidSect="000048F6">
      <w:headerReference w:type="default" r:id="rId15"/>
      <w:footerReference w:type="default" r:id="rId16"/>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5E4BB" w14:textId="77777777" w:rsidR="009157A1" w:rsidRDefault="009157A1" w:rsidP="003C6BA5">
      <w:pPr>
        <w:spacing w:after="0" w:line="240" w:lineRule="auto"/>
      </w:pPr>
      <w:r>
        <w:separator/>
      </w:r>
    </w:p>
  </w:endnote>
  <w:endnote w:type="continuationSeparator" w:id="0">
    <w:p w14:paraId="367BB8A2" w14:textId="77777777" w:rsidR="009157A1" w:rsidRDefault="009157A1"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4448211"/>
      <w:docPartObj>
        <w:docPartGallery w:val="Page Numbers (Bottom of Page)"/>
        <w:docPartUnique/>
      </w:docPartObj>
    </w:sdtPr>
    <w:sdtEndPr/>
    <w:sdtContent>
      <w:sdt>
        <w:sdtPr>
          <w:id w:val="-1669238322"/>
          <w:docPartObj>
            <w:docPartGallery w:val="Page Numbers (Top of Page)"/>
            <w:docPartUnique/>
          </w:docPartObj>
        </w:sdtPr>
        <w:sdtEndPr/>
        <w:sdtContent>
          <w:p w14:paraId="3E2EDA88" w14:textId="38EDD980" w:rsidR="009768CE" w:rsidRDefault="009768C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33DF0">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33DF0">
              <w:rPr>
                <w:b/>
                <w:bCs/>
                <w:noProof/>
              </w:rPr>
              <w:t>12</w:t>
            </w:r>
            <w:r>
              <w:rPr>
                <w:b/>
                <w:bCs/>
                <w:sz w:val="24"/>
                <w:szCs w:val="24"/>
              </w:rPr>
              <w:fldChar w:fldCharType="end"/>
            </w:r>
          </w:p>
        </w:sdtContent>
      </w:sdt>
    </w:sdtContent>
  </w:sdt>
  <w:p w14:paraId="26825D83" w14:textId="77777777" w:rsidR="009768CE" w:rsidRDefault="009768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360C83" w14:textId="77777777" w:rsidR="009768CE" w:rsidRDefault="009768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84336" w14:textId="77777777" w:rsidR="009157A1" w:rsidRDefault="009157A1" w:rsidP="003C6BA5">
      <w:pPr>
        <w:spacing w:after="0" w:line="240" w:lineRule="auto"/>
      </w:pPr>
      <w:r>
        <w:separator/>
      </w:r>
    </w:p>
  </w:footnote>
  <w:footnote w:type="continuationSeparator" w:id="0">
    <w:p w14:paraId="134DFCAD" w14:textId="77777777" w:rsidR="009157A1" w:rsidRDefault="009157A1" w:rsidP="003C6BA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EA28B" w14:textId="77777777" w:rsidR="009768CE" w:rsidRDefault="009768CE"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1F94D" w14:textId="77777777" w:rsidR="009768CE" w:rsidRDefault="009768CE" w:rsidP="003C6BA5">
    <w:pPr>
      <w:pStyle w:val="Header"/>
      <w:tabs>
        <w:tab w:val="clear" w:pos="4680"/>
        <w:tab w:val="clear" w:pos="9360"/>
        <w:tab w:val="left" w:pos="1352"/>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4"/>
  </w:num>
  <w:num w:numId="3">
    <w:abstractNumId w:val="4"/>
  </w:num>
  <w:num w:numId="4">
    <w:abstractNumId w:val="13"/>
  </w:num>
  <w:num w:numId="5">
    <w:abstractNumId w:val="1"/>
  </w:num>
  <w:num w:numId="6">
    <w:abstractNumId w:val="7"/>
  </w:num>
  <w:num w:numId="7">
    <w:abstractNumId w:val="11"/>
  </w:num>
  <w:num w:numId="8">
    <w:abstractNumId w:val="0"/>
  </w:num>
  <w:num w:numId="9">
    <w:abstractNumId w:val="10"/>
  </w:num>
  <w:num w:numId="10">
    <w:abstractNumId w:val="3"/>
  </w:num>
  <w:num w:numId="11">
    <w:abstractNumId w:val="6"/>
  </w:num>
  <w:num w:numId="12">
    <w:abstractNumId w:val="8"/>
  </w:num>
  <w:num w:numId="13">
    <w:abstractNumId w:val="5"/>
  </w:num>
  <w:num w:numId="14">
    <w:abstractNumId w:val="9"/>
  </w:num>
  <w:num w:numId="15">
    <w:abstractNumId w:val="12"/>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64394"/>
    <w:rsid w:val="000924FD"/>
    <w:rsid w:val="000A1EC5"/>
    <w:rsid w:val="00111663"/>
    <w:rsid w:val="00120055"/>
    <w:rsid w:val="00133DF0"/>
    <w:rsid w:val="0014064D"/>
    <w:rsid w:val="0016506E"/>
    <w:rsid w:val="00166475"/>
    <w:rsid w:val="00167CFD"/>
    <w:rsid w:val="0017014E"/>
    <w:rsid w:val="001708B0"/>
    <w:rsid w:val="00175DF7"/>
    <w:rsid w:val="001952A1"/>
    <w:rsid w:val="001C5488"/>
    <w:rsid w:val="001C66EA"/>
    <w:rsid w:val="001F1D48"/>
    <w:rsid w:val="00201F8E"/>
    <w:rsid w:val="002430DA"/>
    <w:rsid w:val="002A2042"/>
    <w:rsid w:val="002C45E5"/>
    <w:rsid w:val="002D0185"/>
    <w:rsid w:val="0034570F"/>
    <w:rsid w:val="00351BDA"/>
    <w:rsid w:val="00377C6E"/>
    <w:rsid w:val="003B1774"/>
    <w:rsid w:val="003C6BA5"/>
    <w:rsid w:val="004027BB"/>
    <w:rsid w:val="00463D8A"/>
    <w:rsid w:val="00476557"/>
    <w:rsid w:val="004B6DD6"/>
    <w:rsid w:val="00562432"/>
    <w:rsid w:val="006101C7"/>
    <w:rsid w:val="00611ABC"/>
    <w:rsid w:val="00622B18"/>
    <w:rsid w:val="00647A89"/>
    <w:rsid w:val="00670BF0"/>
    <w:rsid w:val="00691E5E"/>
    <w:rsid w:val="006E3F50"/>
    <w:rsid w:val="006E51E9"/>
    <w:rsid w:val="006F4512"/>
    <w:rsid w:val="00740680"/>
    <w:rsid w:val="007A3948"/>
    <w:rsid w:val="007E2457"/>
    <w:rsid w:val="008814E5"/>
    <w:rsid w:val="008A5F3F"/>
    <w:rsid w:val="008B426B"/>
    <w:rsid w:val="008C48A5"/>
    <w:rsid w:val="009157A1"/>
    <w:rsid w:val="00916811"/>
    <w:rsid w:val="00923388"/>
    <w:rsid w:val="009768CE"/>
    <w:rsid w:val="009A2B29"/>
    <w:rsid w:val="009D4B60"/>
    <w:rsid w:val="009D62CE"/>
    <w:rsid w:val="009E75AA"/>
    <w:rsid w:val="00A117F0"/>
    <w:rsid w:val="00A17106"/>
    <w:rsid w:val="00A1721F"/>
    <w:rsid w:val="00A23D16"/>
    <w:rsid w:val="00A31E17"/>
    <w:rsid w:val="00A35376"/>
    <w:rsid w:val="00A50E2F"/>
    <w:rsid w:val="00A84E93"/>
    <w:rsid w:val="00A86E59"/>
    <w:rsid w:val="00A9229F"/>
    <w:rsid w:val="00AA2C90"/>
    <w:rsid w:val="00AE09E5"/>
    <w:rsid w:val="00AF7FF1"/>
    <w:rsid w:val="00B23B8C"/>
    <w:rsid w:val="00B70A8D"/>
    <w:rsid w:val="00C16CAF"/>
    <w:rsid w:val="00C27365"/>
    <w:rsid w:val="00C66961"/>
    <w:rsid w:val="00C848AC"/>
    <w:rsid w:val="00C92400"/>
    <w:rsid w:val="00C97D6C"/>
    <w:rsid w:val="00CE7533"/>
    <w:rsid w:val="00D01016"/>
    <w:rsid w:val="00D343B9"/>
    <w:rsid w:val="00D93D9E"/>
    <w:rsid w:val="00DA2058"/>
    <w:rsid w:val="00DB4425"/>
    <w:rsid w:val="00DE6E19"/>
    <w:rsid w:val="00DF28C1"/>
    <w:rsid w:val="00DF31A8"/>
    <w:rsid w:val="00EA3618"/>
    <w:rsid w:val="00ED4425"/>
    <w:rsid w:val="00EF5F1A"/>
    <w:rsid w:val="00F07ACA"/>
    <w:rsid w:val="00F23DA5"/>
    <w:rsid w:val="00F35F77"/>
    <w:rsid w:val="00F70227"/>
    <w:rsid w:val="00F807C0"/>
    <w:rsid w:val="00F877D1"/>
    <w:rsid w:val="00FA628F"/>
    <w:rsid w:val="00FB45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343725">
      <w:bodyDiv w:val="1"/>
      <w:marLeft w:val="0"/>
      <w:marRight w:val="0"/>
      <w:marTop w:val="0"/>
      <w:marBottom w:val="0"/>
      <w:divBdr>
        <w:top w:val="none" w:sz="0" w:space="0" w:color="auto"/>
        <w:left w:val="none" w:sz="0" w:space="0" w:color="auto"/>
        <w:bottom w:val="none" w:sz="0" w:space="0" w:color="auto"/>
        <w:right w:val="none" w:sz="0" w:space="0" w:color="auto"/>
      </w:divBdr>
    </w:div>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004120597">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emf"/><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DE128-A6BC-9A4F-9670-CD9E1B358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2</Pages>
  <Words>1708</Words>
  <Characters>9736</Characters>
  <Application>Microsoft Macintosh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1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helen jose</cp:lastModifiedBy>
  <cp:revision>19</cp:revision>
  <dcterms:created xsi:type="dcterms:W3CDTF">2017-08-18T03:23:00Z</dcterms:created>
  <dcterms:modified xsi:type="dcterms:W3CDTF">2017-08-21T07:24:00Z</dcterms:modified>
</cp:coreProperties>
</file>